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554066">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554066">
      <w:pPr>
        <w:pStyle w:val="ListParagraph"/>
        <w:numPr>
          <w:ilvl w:val="0"/>
          <w:numId w:val="1"/>
        </w:numPr>
        <w:spacing w:line="360" w:lineRule="auto"/>
      </w:pP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1A4BCA47"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t>Calculation of community competence and prevalence ratio</w:t>
      </w:r>
    </w:p>
    <w:p w14:paraId="6C38EBC7" w14:textId="0B3DFEB9" w:rsidR="00A52A81" w:rsidRDefault="00000000" w:rsidP="00A52A81">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w:t>
      </w:r>
      <w:r w:rsidRPr="00DB2F80">
        <w:rPr>
          <w:sz w:val="24"/>
          <w:szCs w:val="24"/>
        </w:rPr>
        <w:lastRenderedPageBreak/>
        <w:t xml:space="preserve">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rapidly.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for the pathogen if prevalence decreases slow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44C231FB" w14:textId="63503B3B" w:rsidR="000D3489" w:rsidRPr="00DB2F80" w:rsidRDefault="000D3489" w:rsidP="0029426F">
      <w:pPr>
        <w:spacing w:line="360" w:lineRule="auto"/>
        <w:rPr>
          <w:sz w:val="24"/>
          <w:szCs w:val="24"/>
        </w:rPr>
      </w:pPr>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p>
    <w:p w14:paraId="356689A6" w14:textId="5EBA24D5" w:rsidR="00A52A81" w:rsidRPr="00282787" w:rsidRDefault="00000000" w:rsidP="00A52A81">
      <w:pPr>
        <w:rPr>
          <w:rFonts w:ascii="Cambria" w:hAnsi="Cambria"/>
        </w:rPr>
      </w:pPr>
      <w:r w:rsidRPr="00DB2F80">
        <w:rPr>
          <w:sz w:val="24"/>
          <w:szCs w:val="24"/>
        </w:rPr>
        <w:t xml:space="preserve"> </w:t>
      </w:r>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p>
    <w:p w14:paraId="39BB8537" w14:textId="225E0231" w:rsidR="00A52A81" w:rsidRDefault="00A52A81" w:rsidP="00A52A81">
      <w:r>
        <w:rPr>
          <w:rFonts w:ascii="Cambria" w:hAnsi="Cambria"/>
          <w:noProof/>
        </w:rPr>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255A3" w14:textId="77777777" w:rsidR="00A52A81" w:rsidRPr="00282787" w:rsidRDefault="00000000" w:rsidP="00A52A81">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10CC3312" w14:textId="1DCCADF2" w:rsidR="00A52A81" w:rsidRDefault="00A52A81" w:rsidP="00A52A81">
      <w:pPr>
        <w:rPr>
          <w:rFonts w:eastAsiaTheme="minorEastAsia"/>
        </w:rPr>
      </w:pPr>
    </w:p>
    <w:p w14:paraId="04CFFFC0" w14:textId="13E08B65" w:rsidR="00A52A81" w:rsidRDefault="00A52A81" w:rsidP="00A52A81">
      <w:pPr>
        <w:rPr>
          <w:rFonts w:ascii="Cambria" w:hAnsi="Cambria"/>
        </w:rPr>
      </w:pPr>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p>
    <w:p w14:paraId="3A9323CB" w14:textId="77777777" w:rsidR="00A52A81" w:rsidRDefault="00A52A81" w:rsidP="00A52A81">
      <w:pPr>
        <w:rPr>
          <w:rFonts w:ascii="Cambria" w:hAnsi="Cambria"/>
        </w:rPr>
      </w:pPr>
    </w:p>
    <w:p w14:paraId="39D101AE" w14:textId="77777777" w:rsidR="00A52A81" w:rsidRPr="00282787" w:rsidRDefault="00A52A81" w:rsidP="00A52A81">
      <w:pPr>
        <w:rPr>
          <w:rFonts w:ascii="Cambria" w:hAnsi="Cambria"/>
        </w:rPr>
      </w:pPr>
      <w:r>
        <w:rPr>
          <w:rFonts w:ascii="Cambria" w:hAnsi="Cambria"/>
        </w:rPr>
        <w:t xml:space="preserve">In the illustrated example, in month 1, prevalence increases by “a” </w:t>
      </w:r>
      <w:proofErr w:type="gramStart"/>
      <w:r>
        <w:rPr>
          <w:rFonts w:ascii="Cambria" w:hAnsi="Cambria"/>
        </w:rPr>
        <w:t>units</w:t>
      </w:r>
      <w:proofErr w:type="gramEnd"/>
      <w:r>
        <w:rPr>
          <w:rFonts w:ascii="Cambria" w:hAnsi="Cambria"/>
        </w:rPr>
        <w:t xml:space="preserve">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p>
    <w:p w14:paraId="5D9C6FAF" w14:textId="0F3B32E9" w:rsidR="002E6E0F" w:rsidRDefault="002E6E0F" w:rsidP="0040206D">
      <w:pPr>
        <w:spacing w:line="360" w:lineRule="auto"/>
        <w:rPr>
          <w:sz w:val="24"/>
          <w:szCs w:val="24"/>
        </w:rPr>
      </w:pPr>
    </w:p>
    <w:p w14:paraId="795DEC0D" w14:textId="7572485E"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53C06218" w:rsidR="00EB1F41" w:rsidRPr="00DB2F80" w:rsidRDefault="00000000" w:rsidP="00EB1F41">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 xml:space="preserve">that certain times and locations may exhibit ‘perfect storms’ in which separate factors that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Supplementary Figure 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4C26903E" w:rsidR="002E6E0F" w:rsidRPr="00DB2F80" w:rsidRDefault="0029426F" w:rsidP="0040206D">
      <w:pPr>
        <w:spacing w:line="360" w:lineRule="auto"/>
        <w:rPr>
          <w:sz w:val="24"/>
          <w:szCs w:val="24"/>
        </w:rPr>
      </w:pPr>
      <w:r>
        <w:rPr>
          <w:noProof/>
          <w:sz w:val="24"/>
          <w:szCs w:val="24"/>
        </w:rPr>
        <w:lastRenderedPageBreak/>
        <w:drawing>
          <wp:inline distT="0" distB="0" distL="0" distR="0" wp14:anchorId="7E786C0B" wp14:editId="096FBBE4">
            <wp:extent cx="5943600" cy="3674110"/>
            <wp:effectExtent l="0" t="0" r="0" b="0"/>
            <wp:docPr id="1019967187" name="Picture 1" descr="A diagram of different levels of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67187" name="Picture 1" descr="A diagram of different levels of performanc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66D847EC"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04D98FB1" w:rsidR="00DB2F80" w:rsidRPr="00DB2F80" w:rsidRDefault="00000000" w:rsidP="00EB1F41">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6" w:name="_o72aamdfl5uk" w:colFirst="0" w:colLast="0"/>
      <w:bookmarkEnd w:id="16"/>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6D2D6A4A"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3"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4"/>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7"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w10:anchorlock/>
              </v:group>
            </w:pict>
          </mc:Fallback>
        </mc:AlternateContent>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7" w:name="_3l8x3jxer0u4" w:colFirst="0" w:colLast="0"/>
      <w:bookmarkEnd w:id="17"/>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8" w:name="_l3iijzz0pprb" w:colFirst="0" w:colLast="0"/>
      <w:bookmarkEnd w:id="18"/>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9"/>
      <w:commentRangeStart w:id="20"/>
      <w:r w:rsidRPr="00DB2F80">
        <w:rPr>
          <w:sz w:val="24"/>
          <w:szCs w:val="24"/>
        </w:rPr>
        <w:t>few have high viral loads.</w:t>
      </w:r>
      <w:commentRangeEnd w:id="19"/>
      <w:r w:rsidR="00656B70">
        <w:rPr>
          <w:rStyle w:val="CommentReference"/>
        </w:rPr>
        <w:commentReference w:id="19"/>
      </w:r>
      <w:commentRangeEnd w:id="20"/>
      <w:r w:rsidR="003050A7">
        <w:rPr>
          <w:rStyle w:val="CommentReference"/>
        </w:rPr>
        <w:commentReference w:id="20"/>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9"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0"/>
  <w15:commentEx w15:paraId="310A00B5" w15:paraIdParent="7F5D1560" w15:done="0"/>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7DCA"/>
    <w:rsid w:val="001A12E3"/>
    <w:rsid w:val="00202DEE"/>
    <w:rsid w:val="00256F98"/>
    <w:rsid w:val="0029426F"/>
    <w:rsid w:val="002E6E0F"/>
    <w:rsid w:val="003050A7"/>
    <w:rsid w:val="00322AE6"/>
    <w:rsid w:val="00374C98"/>
    <w:rsid w:val="003D7285"/>
    <w:rsid w:val="0040206D"/>
    <w:rsid w:val="004330EA"/>
    <w:rsid w:val="00464E3F"/>
    <w:rsid w:val="004877D2"/>
    <w:rsid w:val="00554066"/>
    <w:rsid w:val="005942D9"/>
    <w:rsid w:val="005B46CA"/>
    <w:rsid w:val="00656B70"/>
    <w:rsid w:val="00782EF5"/>
    <w:rsid w:val="00790E36"/>
    <w:rsid w:val="007B418E"/>
    <w:rsid w:val="007F0274"/>
    <w:rsid w:val="00802B59"/>
    <w:rsid w:val="00852ADB"/>
    <w:rsid w:val="008A2624"/>
    <w:rsid w:val="008D10C6"/>
    <w:rsid w:val="00A46BF1"/>
    <w:rsid w:val="00A52A81"/>
    <w:rsid w:val="00A54A92"/>
    <w:rsid w:val="00A60272"/>
    <w:rsid w:val="00A85951"/>
    <w:rsid w:val="00AC7ABC"/>
    <w:rsid w:val="00BA751B"/>
    <w:rsid w:val="00BF1BFD"/>
    <w:rsid w:val="00C007ED"/>
    <w:rsid w:val="00C74CA9"/>
    <w:rsid w:val="00C77E17"/>
    <w:rsid w:val="00CC44FA"/>
    <w:rsid w:val="00D44BB4"/>
    <w:rsid w:val="00D5260C"/>
    <w:rsid w:val="00DB2F80"/>
    <w:rsid w:val="00E0152C"/>
    <w:rsid w:val="00E034ED"/>
    <w:rsid w:val="00E16933"/>
    <w:rsid w:val="00E2330C"/>
    <w:rsid w:val="00E64B24"/>
    <w:rsid w:val="00E70041"/>
    <w:rsid w:val="00EB1F41"/>
    <w:rsid w:val="00F46312"/>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0.png"/><Relationship Id="rId25" Type="http://schemas.microsoft.com/office/2011/relationships/people" Target="people.xml"/><Relationship Id="rId2" Type="http://schemas.openxmlformats.org/officeDocument/2006/relationships/numbering" Target="numbering.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32</Pages>
  <Words>30618</Words>
  <Characters>17452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9</cp:revision>
  <dcterms:created xsi:type="dcterms:W3CDTF">2023-09-05T20:17:00Z</dcterms:created>
  <dcterms:modified xsi:type="dcterms:W3CDTF">2023-10-1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